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w:t>
      </w:r>
      <w:proofErr w:type="gramStart"/>
      <w:r w:rsidRPr="001817A1">
        <w:rPr>
          <w:color w:val="1F497D" w:themeColor="text2"/>
        </w:rPr>
        <w:t>!Tandem</w:t>
      </w:r>
      <w:proofErr w:type="spellEnd"/>
      <w:proofErr w:type="gram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9"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r w:rsidR="001334CE" w:rsidRPr="001817A1">
        <w:rPr>
          <w:color w:val="4F6228" w:themeColor="accent3" w:themeShade="80"/>
        </w:rPr>
        <w:t>X.Y.Z</w:t>
      </w:r>
      <w:r w:rsidRPr="001817A1">
        <w:rPr>
          <w:color w:val="4F6228" w:themeColor="accent3" w:themeShade="80"/>
        </w:rPr>
        <w:t>.jar</w:t>
      </w:r>
      <w:r w:rsidRPr="001817A1">
        <w:t xml:space="preserve"> in the </w:t>
      </w:r>
      <w:proofErr w:type="spellStart"/>
      <w:r w:rsidRPr="001817A1">
        <w:rPr>
          <w:color w:val="4F6228" w:themeColor="accent3" w:themeShade="80"/>
        </w:rPr>
        <w:t>PeptideShaker</w:t>
      </w:r>
      <w:proofErr w:type="spellEnd"/>
      <w:r w:rsidRPr="001817A1">
        <w:rPr>
          <w:color w:val="4F6228" w:themeColor="accent3" w:themeShade="80"/>
        </w:rPr>
        <w:t xml:space="preserve">-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7C53F0" w:rsidP="00FF57FF">
      <w:pPr>
        <w:jc w:val="center"/>
      </w:pPr>
      <w:r>
        <w:rPr>
          <w:noProof/>
          <w:lang w:val="en-GB" w:eastAsia="en-GB"/>
        </w:rPr>
        <w:drawing>
          <wp:inline distT="0" distB="0" distL="0" distR="0">
            <wp:extent cx="3311843" cy="2480977"/>
            <wp:effectExtent l="0" t="19050" r="79057" b="5267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proofErr w:type="spellStart"/>
      <w:r w:rsidR="00C9218F" w:rsidRPr="001817A1">
        <w:rPr>
          <w:color w:val="1F497D" w:themeColor="text2"/>
        </w:rPr>
        <w:t>SearchGUI</w:t>
      </w:r>
      <w:proofErr w:type="spellEnd"/>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4E7B5A"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4E7B5A" w:rsidRPr="001817A1">
          <w:rPr>
            <w:color w:val="1F497D" w:themeColor="text2"/>
          </w:rPr>
          <w:fldChar w:fldCharType="separate"/>
        </w:r>
        <w:r w:rsidR="000B23D2" w:rsidRPr="001817A1">
          <w:rPr>
            <w:noProof/>
            <w:color w:val="1F497D" w:themeColor="text2"/>
            <w:vertAlign w:val="superscript"/>
          </w:rPr>
          <w:t>1</w:t>
        </w:r>
        <w:r w:rsidR="004E7B5A"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w:t>
      </w:r>
      <w:proofErr w:type="gramStart"/>
      <w:r w:rsidRPr="001817A1">
        <w:rPr>
          <w:color w:val="1F497D" w:themeColor="text2"/>
        </w:rPr>
        <w:t>!Tandem</w:t>
      </w:r>
      <w:proofErr w:type="spellEnd"/>
      <w:proofErr w:type="gramEnd"/>
      <w:r w:rsidRPr="001817A1">
        <w:t xml:space="preserve"> files (also available in the </w:t>
      </w:r>
      <w:r w:rsidRPr="001817A1">
        <w:rPr>
          <w:color w:val="4F6228" w:themeColor="accent3" w:themeShade="80"/>
        </w:rPr>
        <w:t xml:space="preserve">resources </w:t>
      </w:r>
      <w:r w:rsidRPr="001817A1">
        <w:t xml:space="preserve">folder). </w:t>
      </w:r>
      <w:proofErr w:type="gramStart"/>
      <w:r w:rsidRPr="001817A1">
        <w:t xml:space="preserve">Click on </w:t>
      </w:r>
      <w:r w:rsidR="008A482D" w:rsidRPr="001817A1">
        <w:t>‘</w:t>
      </w:r>
      <w:r w:rsidRPr="001817A1">
        <w:t>New Project</w:t>
      </w:r>
      <w:r w:rsidR="008A482D" w:rsidRPr="001817A1">
        <w:t>’</w:t>
      </w:r>
      <w:r w:rsidRPr="001817A1">
        <w:t>.</w:t>
      </w:r>
      <w:proofErr w:type="gramEnd"/>
      <w:r w:rsidRPr="001817A1">
        <w:t xml:space="preserve"> You should see this screen:</w:t>
      </w:r>
    </w:p>
    <w:p w:rsidR="00F910BC" w:rsidRPr="001817A1" w:rsidRDefault="00F910BC" w:rsidP="009F2930">
      <w:pPr>
        <w:jc w:val="both"/>
      </w:pPr>
    </w:p>
    <w:p w:rsidR="00A96F24" w:rsidRPr="001817A1" w:rsidRDefault="00B80F8E" w:rsidP="00A96F24">
      <w:pPr>
        <w:jc w:val="center"/>
      </w:pPr>
      <w:r>
        <w:rPr>
          <w:noProof/>
          <w:lang w:val="en-GB" w:eastAsia="en-GB"/>
        </w:rPr>
        <w:drawing>
          <wp:inline distT="0" distB="0" distL="0" distR="0">
            <wp:extent cx="4445985" cy="3003624"/>
            <wp:effectExtent l="0" t="19050" r="68865" b="63426"/>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4448049" cy="30050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lysate,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65128D">
        <w:t>Homo Sapiens [</w:t>
      </w:r>
      <w:proofErr w:type="spellStart"/>
      <w:r w:rsidR="0065128D">
        <w:t>Ensembl</w:t>
      </w:r>
      <w:proofErr w:type="spellEnd"/>
      <w:r w:rsidR="0065128D">
        <w:t xml:space="preserve"> 72</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65128D" w:rsidP="006D5CBF">
      <w:pPr>
        <w:jc w:val="center"/>
      </w:pPr>
      <w:r w:rsidRPr="0065128D">
        <w:rPr>
          <w:noProof/>
          <w:lang w:val="en-GB" w:eastAsia="en-GB"/>
        </w:rPr>
        <w:drawing>
          <wp:inline distT="0" distB="0" distL="0" distR="0">
            <wp:extent cx="4662777" cy="3103981"/>
            <wp:effectExtent l="0" t="19050" r="80673" b="58319"/>
            <wp:docPr id="14"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cstate="print"/>
                    <a:srcRect l="27363" t="23737" r="27347" b="26921"/>
                    <a:stretch>
                      <a:fillRect/>
                    </a:stretch>
                  </pic:blipFill>
                  <pic:spPr bwMode="auto">
                    <a:xfrm>
                      <a:off x="0" y="0"/>
                      <a:ext cx="4663297" cy="31043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w:t>
      </w:r>
      <w:proofErr w:type="gramStart"/>
      <w:r w:rsidRPr="001817A1">
        <w:rPr>
          <w:color w:val="1F497D" w:themeColor="text2"/>
        </w:rPr>
        <w:t>!Tandem</w:t>
      </w:r>
      <w:proofErr w:type="spellEnd"/>
      <w:proofErr w:type="gram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w:t>
      </w:r>
      <w:r w:rsidR="007F0432">
        <w:t>you can add them</w:t>
      </w:r>
      <w:r w:rsidR="008E6C3D" w:rsidRPr="001817A1">
        <w:t xml:space="preserv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326CCB" w:rsidP="00704078">
      <w:pPr>
        <w:jc w:val="center"/>
      </w:pPr>
      <w:r>
        <w:rPr>
          <w:noProof/>
          <w:lang w:val="en-GB" w:eastAsia="en-GB"/>
        </w:rPr>
        <w:drawing>
          <wp:inline distT="0" distB="0" distL="0" distR="0">
            <wp:extent cx="4988075" cy="3680311"/>
            <wp:effectExtent l="0" t="19050" r="79225" b="5348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4988631" cy="36807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r w:rsidR="003C581F" w:rsidRPr="001817A1">
        <w:t>acetylation, pyro-</w:t>
      </w:r>
      <w:proofErr w:type="spellStart"/>
      <w:r w:rsidR="003C581F" w:rsidRPr="001817A1">
        <w:t>cmc</w:t>
      </w:r>
      <w:proofErr w:type="spellEnd"/>
      <w:r w:rsidR="003C581F" w:rsidRPr="001817A1">
        <w:t xml:space="preserve"> and pyro-</w:t>
      </w:r>
      <w:proofErr w:type="spellStart"/>
      <w:r w:rsidR="003C581F" w:rsidRPr="001817A1">
        <w:t>G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proofErr w:type="gramStart"/>
      <w:r w:rsidR="00A24A7B" w:rsidRPr="001817A1">
        <w:t>’</w:t>
      </w:r>
      <w:r w:rsidR="009F2930" w:rsidRPr="001817A1">
        <w:t>.</w:t>
      </w:r>
      <w:proofErr w:type="gramEnd"/>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516511" w:rsidP="009F2930">
      <w:pPr>
        <w:jc w:val="center"/>
      </w:pPr>
      <w:r>
        <w:rPr>
          <w:noProof/>
          <w:lang w:val="en-GB" w:eastAsia="en-GB"/>
        </w:rPr>
        <w:drawing>
          <wp:inline distT="0" distB="0" distL="0" distR="0">
            <wp:extent cx="4881995" cy="3998723"/>
            <wp:effectExtent l="0" t="19050" r="71005" b="58927"/>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4884482" cy="40007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D01220"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proofErr w:type="gramStart"/>
                  <w:r w:rsidRPr="003F24E5">
                    <w:rPr>
                      <w:b/>
                      <w:sz w:val="20"/>
                      <w:szCs w:val="20"/>
                    </w:rPr>
                    <w:t>:</w:t>
                  </w:r>
                  <w:proofErr w:type="gramEnd"/>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62E21" w:rsidP="00662E21">
      <w:pPr>
        <w:spacing w:after="0"/>
        <w:jc w:val="both"/>
      </w:pPr>
      <w:r>
        <w:lastRenderedPageBreak/>
        <w:t xml:space="preserve">As you can see, loading data in </w:t>
      </w:r>
      <w:proofErr w:type="spellStart"/>
      <w:r>
        <w:t>PeptideShaker</w:t>
      </w:r>
      <w:proofErr w:type="spellEnd"/>
      <w:r>
        <w:t xml:space="preserve"> can be time consuming. The processing will be faster when increasing the memory allocated to </w:t>
      </w:r>
      <w:proofErr w:type="spellStart"/>
      <w:r>
        <w:t>PeptideShaker</w:t>
      </w:r>
      <w:proofErr w:type="spellEnd"/>
      <w:r>
        <w:t xml:space="preserve">. You can do that via the </w:t>
      </w:r>
      <w:r w:rsidRPr="00662E21">
        <w:rPr>
          <w:i/>
        </w:rPr>
        <w:t>Edit &gt; Java Preferences</w:t>
      </w:r>
      <w:r>
        <w:t xml:space="preserve"> menu. Note that large datasets (&gt;100,000 spectra) or databases (&gt;100,000 protein sequences) will require a lot of memory. For smaller datasets (&lt;100,000 spectra and &lt;100,000 protein sequences), a standard laptop (64 bits and 4 GB of RAM) is enough. The performance will also be improved when working with SSD discs and multiple CPUs.</w:t>
      </w:r>
    </w:p>
    <w:p w:rsidR="00662E21" w:rsidRDefault="00662E21" w:rsidP="00662E21">
      <w:pPr>
        <w:spacing w:after="0"/>
        <w:jc w:val="both"/>
      </w:pPr>
      <w:bookmarkStart w:id="0" w:name="_GoBack"/>
      <w:bookmarkEnd w:id="0"/>
      <w:r>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662E21" w:rsidP="00662E21">
                  <w:pPr>
                    <w:jc w:val="both"/>
                    <w:rPr>
                      <w:i/>
                      <w:lang w:val="en-GB"/>
                    </w:rPr>
                  </w:pPr>
                  <w:r>
                    <w:rPr>
                      <w:i/>
                      <w:lang w:val="en-GB"/>
                    </w:rPr>
                    <w:t xml:space="preserve">Don’t put databases or </w:t>
                  </w:r>
                  <w:proofErr w:type="spellStart"/>
                  <w:r>
                    <w:rPr>
                      <w:i/>
                      <w:lang w:val="en-GB"/>
                    </w:rPr>
                    <w:t>mgf</w:t>
                  </w:r>
                  <w:proofErr w:type="spellEnd"/>
                  <w:r>
                    <w:rPr>
                      <w:i/>
                      <w:lang w:val="en-GB"/>
                    </w:rPr>
                    <w:t xml:space="preserve"> files on external drives, prefer a local SSD disc: the software needs to read these </w:t>
                  </w:r>
                  <w:proofErr w:type="gramStart"/>
                  <w:r>
                    <w:rPr>
                      <w:i/>
                      <w:lang w:val="en-GB"/>
                    </w:rPr>
                    <w:t>often,</w:t>
                  </w:r>
                  <w:proofErr w:type="gramEnd"/>
                  <w:r>
                    <w:rPr>
                      <w:i/>
                      <w:lang w:val="en-GB"/>
                    </w:rPr>
                    <w:t xml:space="preserve"> maximizing the reading speed will reduce the loading time!</w:t>
                  </w:r>
                </w:p>
                <w:p w:rsidR="00662E21" w:rsidRDefault="00662E21" w:rsidP="00662E21">
                  <w:pPr>
                    <w:jc w:val="both"/>
                    <w:rPr>
                      <w:i/>
                      <w:lang w:val="en-GB"/>
                    </w:rPr>
                  </w:pPr>
                  <w:r>
                    <w:rPr>
                      <w:i/>
                      <w:lang w:val="en-GB"/>
                    </w:rPr>
                    <w:t xml:space="preserve">Before starting an ambitious experiment, make </w:t>
                  </w:r>
                  <w:r>
                    <w:rPr>
                      <w:i/>
                      <w:lang w:val="en-GB"/>
                    </w:rPr>
                    <w:t>sure that the software you need exists and that you have the computing power to analyse the data. Run 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BF6DEF" w:rsidP="009F2930">
      <w:pPr>
        <w:jc w:val="center"/>
      </w:pPr>
      <w:r>
        <w:rPr>
          <w:noProof/>
          <w:lang w:val="en-GB" w:eastAsia="en-GB"/>
        </w:rPr>
        <w:drawing>
          <wp:inline distT="0" distB="0" distL="0" distR="0">
            <wp:extent cx="5934075" cy="3248025"/>
            <wp:effectExtent l="38100" t="38100" r="85725" b="85725"/>
            <wp:docPr id="3" name="Picture 3" descr="C:\Users\mva037\Desktop\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overview.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lastRenderedPageBreak/>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en-GB" w:eastAsia="en-GB"/>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w:t>
      </w:r>
      <w:proofErr w:type="gramStart"/>
      <w:r w:rsidR="00D73FC3" w:rsidRPr="001817A1">
        <w:t>format,</w:t>
      </w:r>
      <w:proofErr w:type="gramEnd"/>
      <w:r w:rsidR="00D73FC3" w:rsidRPr="001817A1">
        <w:t xml:space="preserve"> this will be the subject of the “Public Repositories” chapter. For now, click on ‘Save Project As…</w:t>
      </w:r>
      <w:proofErr w:type="gramStart"/>
      <w:r w:rsidR="00D73FC3" w:rsidRPr="001817A1">
        <w:t>’,</w:t>
      </w:r>
      <w:proofErr w:type="gramEnd"/>
      <w:r w:rsidR="00D73FC3" w:rsidRPr="001817A1">
        <w:t xml:space="preserve">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w:t>
      </w:r>
      <w:r w:rsidR="004835B0">
        <w:t>second</w:t>
      </w:r>
      <w:r w:rsidRPr="001817A1">
        <w:t xml:space="preserve">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D01220" w:rsidP="00116BCB">
      <w:pPr>
        <w:jc w:val="both"/>
      </w:pPr>
      <w:r>
        <w:rPr>
          <w:i/>
          <w:noProof/>
          <w:color w:val="0000FF"/>
          <w:lang w:eastAsia="nb-NO"/>
        </w:rPr>
        <w:pict>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proofErr w:type="gramStart"/>
                  <w:r w:rsidRPr="004F09E9">
                    <w:rPr>
                      <w:b/>
                      <w:sz w:val="20"/>
                      <w:szCs w:val="20"/>
                    </w:rPr>
                    <w:t>:</w:t>
                  </w:r>
                  <w:proofErr w:type="gramEnd"/>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en-GB" w:eastAsia="en-GB"/>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D01220" w:rsidP="009F2930">
      <w:pPr>
        <w:jc w:val="both"/>
      </w:pPr>
      <w:r>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w:t>
      </w:r>
      <w:proofErr w:type="gramStart"/>
      <w:r w:rsidRPr="001817A1">
        <w:t xml:space="preserve">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roofErr w:type="gramEnd"/>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en-GB" w:eastAsia="en-GB"/>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D01220" w:rsidP="009F2930">
      <w:pPr>
        <w:jc w:val="both"/>
      </w:pPr>
      <w:r>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 xml:space="preserve">If you still find it difficult to click the correct peak, try zooming in just on the peak in question, select </w:t>
      </w:r>
      <w:proofErr w:type="gramStart"/>
      <w:r w:rsidR="009F2930" w:rsidRPr="001817A1">
        <w:t>it,</w:t>
      </w:r>
      <w:proofErr w:type="gramEnd"/>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en-GB" w:eastAsia="en-GB"/>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en-GB" w:eastAsia="en-GB"/>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en-GB" w:eastAsia="en-GB"/>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 xml:space="preserve">Why do we have lower coverage and intensity for b-ions relative to the y-ions for the same peptide? Is this the same for all peptides, all instruments, </w:t>
      </w:r>
      <w:proofErr w:type="gramStart"/>
      <w:r w:rsidRPr="001817A1">
        <w:rPr>
          <w:i/>
        </w:rPr>
        <w:t>all</w:t>
      </w:r>
      <w:proofErr w:type="gramEnd"/>
      <w:r w:rsidRPr="001817A1">
        <w:rPr>
          <w:i/>
        </w:rPr>
        <w:t xml:space="preserve">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en-GB" w:eastAsia="en-GB"/>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en-GB" w:eastAsia="en-GB"/>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C93E0A">
        <w:t>first</w:t>
      </w:r>
      <w:r w:rsidR="00153644" w:rsidRPr="001817A1">
        <w:t xml:space="preserve">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F5491" w:rsidP="005841CA">
      <w:pPr>
        <w:jc w:val="center"/>
      </w:pPr>
      <w:r>
        <w:rPr>
          <w:noProof/>
          <w:lang w:val="en-GB" w:eastAsia="en-GB"/>
        </w:rPr>
        <w:drawing>
          <wp:inline distT="0" distB="0" distL="0" distR="0">
            <wp:extent cx="5934075" cy="3248025"/>
            <wp:effectExtent l="38100" t="38100" r="85725" b="85725"/>
            <wp:docPr id="18" name="Picture 18" descr="C:\Users\mva037\Desktop\overvi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037\Desktop\overview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en-GB" w:eastAsia="en-GB"/>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en-GB" w:eastAsia="en-GB"/>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w:t>
      </w:r>
      <w:proofErr w:type="gramStart"/>
      <w:r w:rsidR="00B04773" w:rsidRPr="001817A1">
        <w:t>,</w:t>
      </w:r>
      <w:proofErr w:type="gramEnd"/>
      <w:r w:rsidR="00B04773" w:rsidRPr="001817A1">
        <w:t xml:space="preserve">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en-GB" w:eastAsia="en-GB"/>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 xml:space="preserve">More details on PTM localization will be given in the </w:t>
      </w:r>
      <w:r w:rsidR="008E2D72">
        <w:t xml:space="preserve">upcoming </w:t>
      </w:r>
      <w:r w:rsidRPr="001817A1">
        <w:t>“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w:t>
      </w:r>
      <w:proofErr w:type="gramStart"/>
      <w:r w:rsidR="001019E6" w:rsidRPr="001817A1">
        <w:t>!Tandem</w:t>
      </w:r>
      <w:proofErr w:type="spellEnd"/>
      <w:proofErr w:type="gramEnd"/>
      <w:r w:rsidR="001019E6" w:rsidRPr="001817A1">
        <w:t xml:space="preserve">. </w:t>
      </w:r>
      <w:r w:rsidR="002D0ECA">
        <w:t>(</w:t>
      </w:r>
      <w:r w:rsidR="001661A6">
        <w:t>I</w:t>
      </w:r>
      <w:r w:rsidR="001019E6" w:rsidRPr="001817A1">
        <w:t>t is also possible to load Mascot results</w:t>
      </w:r>
      <w:r w:rsidR="001661A6">
        <w:t>:</w:t>
      </w:r>
      <w:r w:rsidR="007C5AC4" w:rsidRPr="001817A1">
        <w:t xml:space="preserve"> </w:t>
      </w:r>
      <w:hyperlink r:id="rId28"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D01220"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proofErr w:type="gramStart"/>
                  <w:r w:rsidRPr="009C6100">
                    <w:rPr>
                      <w:b/>
                      <w:sz w:val="20"/>
                      <w:szCs w:val="20"/>
                    </w:rPr>
                    <w:t>:</w:t>
                  </w:r>
                  <w:proofErr w:type="gramEnd"/>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975DC6" w:rsidP="00F86332">
      <w:pPr>
        <w:jc w:val="center"/>
      </w:pPr>
      <w:r>
        <w:rPr>
          <w:noProof/>
          <w:lang w:val="en-GB" w:eastAsia="en-GB"/>
        </w:rPr>
        <w:drawing>
          <wp:inline distT="0" distB="0" distL="0" distR="0">
            <wp:extent cx="5930900" cy="387350"/>
            <wp:effectExtent l="38100" t="38100" r="69850" b="69850"/>
            <wp:docPr id="9" name="Picture 9"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037\Desktop\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0900" cy="387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w:t>
      </w:r>
      <w:proofErr w:type="spellStart"/>
      <w:r w:rsidR="003E25E5" w:rsidRPr="001817A1">
        <w:t>or</w:t>
      </w:r>
      <w:proofErr w:type="spellEnd"/>
      <w:r w:rsidR="003E25E5" w:rsidRPr="001817A1">
        <w:t xml:space="preserve">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D01220" w:rsidP="00A90278">
      <w:pPr>
        <w:jc w:val="center"/>
      </w:pPr>
      <w:r>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975DC6">
        <w:rPr>
          <w:noProof/>
          <w:lang w:val="en-GB" w:eastAsia="en-GB"/>
        </w:rPr>
        <w:drawing>
          <wp:inline distT="0" distB="0" distL="0" distR="0">
            <wp:extent cx="5943600" cy="3232150"/>
            <wp:effectExtent l="38100" t="38100" r="76200" b="82550"/>
            <wp:docPr id="20" name="Picture 20"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037\Desktop\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232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4E0D77" w:rsidP="009F2930">
      <w:pPr>
        <w:jc w:val="both"/>
      </w:pPr>
      <w:r>
        <w:rPr>
          <w:noProof/>
          <w:lang w:val="en-GB" w:eastAsia="en-GB"/>
        </w:rPr>
        <w:drawing>
          <wp:inline distT="0" distB="0" distL="0" distR="0">
            <wp:extent cx="5943600" cy="979241"/>
            <wp:effectExtent l="57150" t="19050" r="114300" b="68509"/>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srcRect/>
                    <a:stretch>
                      <a:fillRect/>
                    </a:stretch>
                  </pic:blipFill>
                  <pic:spPr bwMode="auto">
                    <a:xfrm>
                      <a:off x="0" y="0"/>
                      <a:ext cx="5943600" cy="97924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w:t>
      </w:r>
      <w:proofErr w:type="gramStart"/>
      <w:r w:rsidRPr="001817A1">
        <w:t>!Tandem</w:t>
      </w:r>
      <w:proofErr w:type="spellEnd"/>
      <w:proofErr w:type="gram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proofErr w:type="gramStart"/>
      <w:r w:rsidR="007D5A35" w:rsidRPr="001817A1">
        <w:rPr>
          <w:color w:val="4F6228" w:themeColor="accent3" w:themeShade="80"/>
        </w:rPr>
        <w:t>PSMs</w:t>
      </w:r>
      <w:proofErr w:type="gramEnd"/>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975DC6" w:rsidP="003D783D">
      <w:pPr>
        <w:jc w:val="center"/>
      </w:pPr>
      <w:r>
        <w:rPr>
          <w:noProof/>
          <w:lang w:val="en-GB" w:eastAsia="en-GB"/>
        </w:rPr>
        <w:drawing>
          <wp:inline distT="0" distB="0" distL="0" distR="0">
            <wp:extent cx="5943600" cy="3225800"/>
            <wp:effectExtent l="0" t="0" r="0" b="0"/>
            <wp:docPr id="21" name="Picture 21" descr="C:\Users\mva037\Desktop\q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va037\Desktop\qc.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225800"/>
                    </a:xfrm>
                    <a:prstGeom prst="rect">
                      <a:avLst/>
                    </a:prstGeom>
                    <a:noFill/>
                    <a:ln>
                      <a:noFill/>
                    </a:ln>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w:t>
      </w:r>
      <w:proofErr w:type="gramStart"/>
      <w:r w:rsidRPr="001817A1">
        <w:rPr>
          <w:i/>
        </w:rPr>
        <w:t>a protein</w:t>
      </w:r>
      <w:proofErr w:type="gramEnd"/>
      <w:r w:rsidRPr="001817A1">
        <w:rPr>
          <w:i/>
        </w:rPr>
        <w:t xml:space="preserve">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 xml:space="preserve">For the sake of brevity, we will not go through all quality control plots but feel free to explore them by </w:t>
      </w:r>
      <w:proofErr w:type="gramStart"/>
      <w:r w:rsidRPr="001817A1">
        <w:t>yourself</w:t>
      </w:r>
      <w:proofErr w:type="gramEnd"/>
      <w:r w:rsidRPr="001817A1">
        <w:t>.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4E7B5A"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4E7B5A" w:rsidRPr="001817A1">
          <w:fldChar w:fldCharType="separate"/>
        </w:r>
        <w:r w:rsidR="0068330B" w:rsidRPr="001817A1">
          <w:rPr>
            <w:noProof/>
            <w:vertAlign w:val="superscript"/>
          </w:rPr>
          <w:t>2</w:t>
        </w:r>
        <w:r w:rsidR="004E7B5A"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975DC6" w:rsidP="007747FE">
      <w:pPr>
        <w:jc w:val="center"/>
      </w:pPr>
      <w:r>
        <w:rPr>
          <w:noProof/>
          <w:lang w:val="en-GB" w:eastAsia="en-GB"/>
        </w:rPr>
        <w:drawing>
          <wp:inline distT="0" distB="0" distL="0" distR="0">
            <wp:extent cx="5937250" cy="3194050"/>
            <wp:effectExtent l="38100" t="38100" r="82550" b="82550"/>
            <wp:docPr id="23" name="Picture 23"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va037\Desktop\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7250" cy="31940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E153B1">
        <w:rPr>
          <w:color w:val="1F497D" w:themeColor="text2"/>
        </w:rPr>
        <w:t>Q9Y3U8</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E153B1">
        <w:rPr>
          <w:color w:val="1F497D" w:themeColor="text2"/>
        </w:rPr>
        <w:t xml:space="preserve">Q9Y3U8 </w:t>
      </w:r>
      <w:r w:rsidRPr="001817A1">
        <w:t xml:space="preserve">or </w:t>
      </w:r>
      <w:r w:rsidR="00C25407">
        <w:rPr>
          <w:color w:val="1F497D" w:themeColor="text2"/>
        </w:rPr>
        <w:t>Q</w:t>
      </w:r>
      <w:r w:rsidR="00E153B1">
        <w:rPr>
          <w:color w:val="1F497D" w:themeColor="text2"/>
        </w:rPr>
        <w:t>9NPQ8</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880BB7" w:rsidP="009F2930">
      <w:pPr>
        <w:spacing w:after="0" w:line="240" w:lineRule="auto"/>
        <w:jc w:val="center"/>
      </w:pPr>
      <w:r>
        <w:rPr>
          <w:noProof/>
          <w:lang w:val="en-GB" w:eastAsia="en-GB"/>
        </w:rPr>
        <w:drawing>
          <wp:inline distT="0" distB="0" distL="0" distR="0">
            <wp:extent cx="5515223" cy="1375780"/>
            <wp:effectExtent l="57150" t="19050" r="123577" b="720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srcRect/>
                    <a:stretch>
                      <a:fillRect/>
                    </a:stretch>
                  </pic:blipFill>
                  <pic:spPr bwMode="auto">
                    <a:xfrm>
                      <a:off x="0" y="0"/>
                      <a:ext cx="5515684" cy="137589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Pr="001817A1">
        <w:t xml:space="preserve"> the </w:t>
      </w:r>
      <w:r w:rsidR="00E5110C">
        <w:t>protein</w:t>
      </w:r>
      <w:r w:rsidRPr="001817A1">
        <w:t xml:space="preserve">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4E7B5A"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4E7B5A" w:rsidRPr="001817A1">
          <w:fldChar w:fldCharType="separate"/>
        </w:r>
        <w:r w:rsidR="0068330B" w:rsidRPr="001817A1">
          <w:rPr>
            <w:noProof/>
            <w:vertAlign w:val="superscript"/>
          </w:rPr>
          <w:t>3</w:t>
        </w:r>
        <w:r w:rsidR="004E7B5A" w:rsidRPr="001817A1">
          <w:fldChar w:fldCharType="end"/>
        </w:r>
      </w:hyperlink>
    </w:p>
    <w:p w:rsidR="00493232" w:rsidRPr="001817A1" w:rsidRDefault="00D01220">
      <w:pPr>
        <w:spacing w:after="0" w:line="240" w:lineRule="auto"/>
      </w:pPr>
      <w:r>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D01220" w:rsidP="009F2930">
      <w:pPr>
        <w:jc w:val="both"/>
      </w:pPr>
      <w:r>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D01220" w:rsidP="009F2930">
      <w:r>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D01220" w:rsidP="009F2930">
      <w:r>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D01220" w:rsidP="009F2930">
      <w:pPr>
        <w:spacing w:after="0" w:line="240" w:lineRule="auto"/>
      </w:pPr>
      <w:r>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D01220" w:rsidP="009F2930">
      <w:pPr>
        <w:spacing w:after="0" w:line="240" w:lineRule="auto"/>
      </w:pPr>
      <w:r>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18155A" w:rsidP="009F2930">
      <w:pPr>
        <w:jc w:val="center"/>
      </w:pPr>
      <w:r w:rsidRPr="0018155A">
        <w:rPr>
          <w:noProof/>
          <w:lang w:val="en-GB" w:eastAsia="en-GB"/>
        </w:rPr>
        <w:drawing>
          <wp:inline distT="0" distB="0" distL="0" distR="0">
            <wp:extent cx="5238750" cy="1752600"/>
            <wp:effectExtent l="57150" t="19050" r="114300" b="76200"/>
            <wp:docPr id="10"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5" cstate="print"/>
                    <a:srcRect l="1646" t="4972" r="1647" b="50000"/>
                    <a:stretch>
                      <a:fillRect/>
                    </a:stretch>
                  </pic:blipFill>
                  <pic:spPr bwMode="auto">
                    <a:xfrm>
                      <a:off x="0" y="0"/>
                      <a:ext cx="5238750" cy="1752600"/>
                    </a:xfrm>
                    <a:prstGeom prst="rect">
                      <a:avLst/>
                    </a:prstGeom>
                    <a:noFill/>
                    <a:ln w="317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277262">
        <w:t>32</w:t>
      </w:r>
      <w:r w:rsidR="00910043">
        <w:t>6</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277262" w:rsidP="00682CCA">
      <w:pPr>
        <w:jc w:val="center"/>
      </w:pPr>
      <w:r>
        <w:rPr>
          <w:noProof/>
          <w:lang w:val="en-GB" w:eastAsia="en-GB"/>
        </w:rPr>
        <w:drawing>
          <wp:inline distT="0" distB="0" distL="0" distR="0">
            <wp:extent cx="4116705" cy="3230575"/>
            <wp:effectExtent l="0" t="19050" r="74295" b="65075"/>
            <wp:docPr id="1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cstate="print"/>
                    <a:srcRect/>
                    <a:stretch>
                      <a:fillRect/>
                    </a:stretch>
                  </pic:blipFill>
                  <pic:spPr bwMode="auto">
                    <a:xfrm>
                      <a:off x="0" y="0"/>
                      <a:ext cx="4116252" cy="323021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FD3FF3">
        <w:rPr>
          <w:color w:val="002060"/>
        </w:rPr>
        <w:t xml:space="preserve"> </w:t>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en-GB" w:eastAsia="en-GB"/>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D01220" w:rsidP="00D27552">
      <w:pPr>
        <w:jc w:val="both"/>
      </w:pPr>
      <w:r>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A73B5B">
        <w:t>at line 356</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1246</w:t>
      </w:r>
      <w:r w:rsidR="009D73D5" w:rsidRPr="001817A1">
        <w:t xml:space="preserve"> which was identified</w:t>
      </w:r>
      <w:r w:rsidR="00913BDF">
        <w:t xml:space="preserve"> at a lower confidence level (</w:t>
      </w:r>
      <w:r w:rsidR="00A73B5B">
        <w:t>48.0</w:t>
      </w:r>
      <w:r w:rsidR="009D73D5" w:rsidRPr="001817A1">
        <w:t>%) and was hence not retained:</w:t>
      </w:r>
    </w:p>
    <w:p w:rsidR="006C684C" w:rsidRPr="001817A1" w:rsidRDefault="006C684C" w:rsidP="009F2930">
      <w:pPr>
        <w:jc w:val="both"/>
      </w:pPr>
    </w:p>
    <w:p w:rsidR="009D73D5" w:rsidRPr="001817A1" w:rsidRDefault="00A73B5B" w:rsidP="009D73D5">
      <w:pPr>
        <w:jc w:val="center"/>
      </w:pPr>
      <w:r>
        <w:rPr>
          <w:noProof/>
          <w:lang w:val="en-GB" w:eastAsia="en-GB"/>
        </w:rPr>
        <w:drawing>
          <wp:inline distT="0" distB="0" distL="0" distR="0">
            <wp:extent cx="4646295" cy="3646170"/>
            <wp:effectExtent l="0" t="19050" r="78105" b="49530"/>
            <wp:docPr id="1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8" cstate="print"/>
                    <a:srcRect/>
                    <a:stretch>
                      <a:fillRect/>
                    </a:stretch>
                  </pic:blipFill>
                  <pic:spPr bwMode="auto">
                    <a:xfrm>
                      <a:off x="0" y="0"/>
                      <a:ext cx="4646295" cy="364617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256DC0" w:rsidRDefault="0002149A">
      <w:pPr>
        <w:spacing w:after="0" w:line="240" w:lineRule="auto"/>
        <w:rPr>
          <w:lang w:val="fr-FR"/>
        </w:rPr>
      </w:pPr>
      <w:r w:rsidRPr="00B2606A">
        <w:rPr>
          <w:lang w:val="fr-FR"/>
        </w:rPr>
        <w:br w:type="page"/>
      </w:r>
    </w:p>
    <w:p w:rsidR="007C26C4" w:rsidRPr="00B2606A" w:rsidRDefault="007C26C4" w:rsidP="00CB0F65">
      <w:pPr>
        <w:spacing w:after="0" w:line="240" w:lineRule="auto"/>
        <w:rPr>
          <w:lang w:val="fr-FR"/>
        </w:rPr>
      </w:pPr>
    </w:p>
    <w:p w:rsidR="00256DC0" w:rsidRDefault="00256DC0" w:rsidP="00256DC0">
      <w:pPr>
        <w:pStyle w:val="Title"/>
        <w:rPr>
          <w:lang w:val="en-GB"/>
        </w:rPr>
      </w:pPr>
      <w:r>
        <w:rPr>
          <w:lang w:val="en-GB"/>
        </w:rPr>
        <w:t xml:space="preserve">Advanced: Protein Inference </w:t>
      </w:r>
      <w:r w:rsidR="00D97808">
        <w:rPr>
          <w:lang w:val="en-GB"/>
        </w:rPr>
        <w:t>Graphs</w:t>
      </w:r>
    </w:p>
    <w:p w:rsidR="002D56FA" w:rsidRDefault="00477A62" w:rsidP="002D56FA">
      <w:pPr>
        <w:jc w:val="both"/>
      </w:pPr>
      <w:r w:rsidRPr="00477A62">
        <w:t xml:space="preserve">Analyzing protein inference by inspecting protein lists is not optimal when the </w:t>
      </w:r>
      <w:proofErr w:type="gramStart"/>
      <w:r w:rsidRPr="00477A62">
        <w:t>peptide to protein mappings become</w:t>
      </w:r>
      <w:proofErr w:type="gramEnd"/>
      <w:r w:rsidR="000D4516">
        <w:t xml:space="preserve"> more</w:t>
      </w:r>
      <w:r w:rsidRPr="00477A62">
        <w:t xml:space="preserve"> </w:t>
      </w:r>
      <w:r w:rsidR="000D4516">
        <w:t>complicated</w:t>
      </w:r>
      <w:r w:rsidR="00197465">
        <w:t xml:space="preserve">. </w:t>
      </w:r>
      <w:r w:rsidR="00D97808">
        <w:t xml:space="preserve">In </w:t>
      </w:r>
      <w:r w:rsidR="00E47596">
        <w:t>many cases it is then clearer to look at the relationship between peptides and proteins as a graph, where each peptide and protein is a node, and edges connect a peptide to protein if that peptide can be mapped to the given protein.</w:t>
      </w:r>
    </w:p>
    <w:p w:rsidR="00E70EB1" w:rsidRDefault="00E70EB1" w:rsidP="002D56FA">
      <w:pPr>
        <w:jc w:val="both"/>
      </w:pPr>
    </w:p>
    <w:p w:rsidR="0096615E" w:rsidRDefault="002D56FA" w:rsidP="002D56FA">
      <w:pPr>
        <w:jc w:val="both"/>
      </w:pPr>
      <w:r w:rsidRPr="002D56FA">
        <w:rPr>
          <w:color w:val="002060"/>
        </w:rPr>
        <w:t>PeptideShaker</w:t>
      </w:r>
      <w:r>
        <w:t xml:space="preserve"> supports the export of the peptide to protein mappings to three common graph database tools: </w:t>
      </w:r>
      <w:proofErr w:type="spellStart"/>
      <w:r>
        <w:t>Cytoscape</w:t>
      </w:r>
      <w:proofErr w:type="spellEnd"/>
      <w:r w:rsidR="00852CEB">
        <w:t xml:space="preserve"> (</w:t>
      </w:r>
      <w:hyperlink r:id="rId39" w:history="1">
        <w:r w:rsidR="00852CEB" w:rsidRPr="00852CEB">
          <w:rPr>
            <w:rStyle w:val="Hyperlink"/>
          </w:rPr>
          <w:t>www.cytoscape.org</w:t>
        </w:r>
      </w:hyperlink>
      <w:r w:rsidR="00852CEB">
        <w:t>)</w:t>
      </w:r>
      <w:r>
        <w:t xml:space="preserve">, </w:t>
      </w:r>
      <w:proofErr w:type="spellStart"/>
      <w:r>
        <w:t>Gehpi</w:t>
      </w:r>
      <w:proofErr w:type="spellEnd"/>
      <w:r>
        <w:t xml:space="preserve"> </w:t>
      </w:r>
      <w:r w:rsidR="00852CEB">
        <w:t>(</w:t>
      </w:r>
      <w:hyperlink r:id="rId40" w:history="1">
        <w:r w:rsidR="00852CEB" w:rsidRPr="00852CEB">
          <w:rPr>
            <w:rStyle w:val="Hyperlink"/>
          </w:rPr>
          <w:t>https://gephi.org</w:t>
        </w:r>
      </w:hyperlink>
      <w:r w:rsidR="00852CEB">
        <w:t xml:space="preserve">) </w:t>
      </w:r>
      <w:r>
        <w:t>and Neo4j</w:t>
      </w:r>
      <w:r w:rsidR="00852CEB">
        <w:t xml:space="preserve"> (</w:t>
      </w:r>
      <w:hyperlink r:id="rId41" w:history="1">
        <w:r w:rsidR="00852CEB" w:rsidRPr="00852CEB">
          <w:rPr>
            <w:rStyle w:val="Hyperlink"/>
          </w:rPr>
          <w:t>www.neo4j.org</w:t>
        </w:r>
      </w:hyperlink>
      <w:r w:rsidR="00852CEB">
        <w:t>)</w:t>
      </w:r>
      <w:r>
        <w:t xml:space="preserve">. </w:t>
      </w:r>
      <w:r w:rsidR="0096615E">
        <w:t xml:space="preserve">In this example we will use </w:t>
      </w:r>
      <w:proofErr w:type="spellStart"/>
      <w:r w:rsidR="0096615E">
        <w:t>Cytoscape</w:t>
      </w:r>
      <w:proofErr w:type="spellEnd"/>
      <w:r w:rsidR="0096615E">
        <w:t>, but the approach will be similar for the other tools as well.</w:t>
      </w:r>
    </w:p>
    <w:p w:rsidR="00E70EB1" w:rsidRDefault="00E70EB1" w:rsidP="002D56FA">
      <w:pPr>
        <w:jc w:val="both"/>
      </w:pPr>
    </w:p>
    <w:p w:rsidR="00CF57AD" w:rsidRDefault="0096615E" w:rsidP="002D56FA">
      <w:pPr>
        <w:jc w:val="both"/>
      </w:pPr>
      <w:r>
        <w:t xml:space="preserve">To export the required data in the correct format to the "Export" menu and select "Follow Up Analysis". </w:t>
      </w:r>
      <w:r w:rsidR="00953BBD">
        <w:t>In the export dialog go to the Graph Databases section, select "</w:t>
      </w:r>
      <w:proofErr w:type="spellStart"/>
      <w:r w:rsidR="00953BBD">
        <w:t>Cytoscape</w:t>
      </w:r>
      <w:proofErr w:type="spellEnd"/>
      <w:r w:rsidR="00953BBD">
        <w:t xml:space="preserve">" as the export format and click the "Export Database" button. </w:t>
      </w:r>
      <w:r w:rsidR="00B553B4">
        <w:t xml:space="preserve">Select a folder for the output and export the data. </w:t>
      </w:r>
      <w:r w:rsidR="00FA7F14">
        <w:t xml:space="preserve">When the export is complete the folder will contain two text files, one for the nodes, i.e., the peptides and proteins, and on for the </w:t>
      </w:r>
      <w:r w:rsidR="008B707B">
        <w:t>edges</w:t>
      </w:r>
      <w:r w:rsidR="00FA7F14">
        <w:t xml:space="preserve"> linking the peptides to the proteins.</w:t>
      </w:r>
    </w:p>
    <w:p w:rsidR="00E70EB1" w:rsidRDefault="00E70EB1" w:rsidP="002D56FA">
      <w:pPr>
        <w:jc w:val="both"/>
      </w:pPr>
    </w:p>
    <w:p w:rsidR="00E70EB1" w:rsidRDefault="00373486" w:rsidP="002D56FA">
      <w:pPr>
        <w:jc w:val="both"/>
      </w:pPr>
      <w:r>
        <w:t xml:space="preserve">Next, download and install </w:t>
      </w:r>
      <w:proofErr w:type="spellStart"/>
      <w:r>
        <w:t>Cytoscape</w:t>
      </w:r>
      <w:proofErr w:type="spellEnd"/>
      <w:r>
        <w:t xml:space="preserve"> </w:t>
      </w:r>
      <w:r w:rsidR="0033145D">
        <w:t xml:space="preserve">v3.0.2 </w:t>
      </w:r>
      <w:r>
        <w:t xml:space="preserve">from </w:t>
      </w:r>
      <w:hyperlink r:id="rId42" w:history="1">
        <w:r w:rsidRPr="00852CEB">
          <w:rPr>
            <w:rStyle w:val="Hyperlink"/>
          </w:rPr>
          <w:t>www.cytoscape.org</w:t>
        </w:r>
      </w:hyperlink>
      <w:r>
        <w:t xml:space="preserve">. </w:t>
      </w:r>
      <w:r w:rsidR="002E7A5F">
        <w:t>When finished installing</w:t>
      </w:r>
      <w:r w:rsidR="00523402">
        <w:t>,</w:t>
      </w:r>
      <w:r w:rsidR="002E7A5F">
        <w:t xml:space="preserve"> start the tool and go to File &gt; Import </w:t>
      </w:r>
      <w:proofErr w:type="gramStart"/>
      <w:r w:rsidR="002E7A5F">
        <w:t>&gt;  Network</w:t>
      </w:r>
      <w:proofErr w:type="gramEnd"/>
      <w:r w:rsidR="002E7A5F">
        <w:t xml:space="preserve"> &gt; File. First import the </w:t>
      </w:r>
      <w:r w:rsidR="0000757D">
        <w:t>edge</w:t>
      </w:r>
      <w:r w:rsidR="002E7A5F">
        <w:t xml:space="preserve"> file </w:t>
      </w:r>
      <w:r w:rsidR="0000757D">
        <w:t xml:space="preserve">(edges.txt) </w:t>
      </w:r>
      <w:r w:rsidR="002E7A5F">
        <w:t xml:space="preserve">you created from </w:t>
      </w:r>
      <w:r w:rsidR="002E7A5F" w:rsidRPr="002D56FA">
        <w:rPr>
          <w:color w:val="002060"/>
        </w:rPr>
        <w:t>PeptideShaker</w:t>
      </w:r>
      <w:r w:rsidR="005B53FA">
        <w:rPr>
          <w:color w:val="002060"/>
        </w:rPr>
        <w:t>.</w:t>
      </w:r>
      <w:r w:rsidR="005B53FA">
        <w:t xml:space="preserve"> First </w:t>
      </w:r>
      <w:r w:rsidR="00246397">
        <w:t>select</w:t>
      </w:r>
      <w:r w:rsidR="005B53FA">
        <w:t xml:space="preserve"> the "Show Text File </w:t>
      </w:r>
      <w:r w:rsidR="008435E3">
        <w:t xml:space="preserve">Import </w:t>
      </w:r>
      <w:r w:rsidR="005B53FA">
        <w:t xml:space="preserve">Options" check box and deselect "Space" as a delimiter. Then under "Column Names" select the "Transfer the first line as column names" check box. </w:t>
      </w:r>
      <w:r w:rsidR="00C15C69">
        <w:t xml:space="preserve">Then go to the top of the dialog and select the first column as the source, the </w:t>
      </w:r>
      <w:r w:rsidR="002B7C0F">
        <w:t>third</w:t>
      </w:r>
      <w:r w:rsidR="00C15C69">
        <w:t xml:space="preserve"> column as the interaction type and the </w:t>
      </w:r>
      <w:r w:rsidR="002B7C0F">
        <w:t>second</w:t>
      </w:r>
      <w:r w:rsidR="00C15C69">
        <w:t xml:space="preserve"> columns as the </w:t>
      </w:r>
      <w:r w:rsidR="00E70EB1">
        <w:t>target</w:t>
      </w:r>
      <w:r w:rsidR="00585D39">
        <w:t>.</w:t>
      </w:r>
    </w:p>
    <w:p w:rsidR="00E70EB1" w:rsidRDefault="00E70EB1">
      <w:pPr>
        <w:spacing w:after="0" w:line="240" w:lineRule="auto"/>
      </w:pPr>
      <w:r>
        <w:br w:type="page"/>
      </w:r>
    </w:p>
    <w:p w:rsidR="00C15C69" w:rsidRDefault="00C15C69" w:rsidP="002D56FA">
      <w:pPr>
        <w:jc w:val="both"/>
      </w:pPr>
    </w:p>
    <w:p w:rsidR="00E70EB1" w:rsidRDefault="00E70EB1" w:rsidP="002D56FA">
      <w:pPr>
        <w:jc w:val="both"/>
      </w:pPr>
      <w:r>
        <w:t>You should now have the following:</w:t>
      </w:r>
    </w:p>
    <w:p w:rsidR="00E70EB1" w:rsidRDefault="00E70EB1" w:rsidP="002D56FA">
      <w:pPr>
        <w:jc w:val="both"/>
      </w:pPr>
    </w:p>
    <w:p w:rsidR="00E70EB1" w:rsidRDefault="00585D39" w:rsidP="00E70EB1">
      <w:pPr>
        <w:jc w:val="center"/>
      </w:pPr>
      <w:r>
        <w:rPr>
          <w:noProof/>
          <w:lang w:val="en-GB" w:eastAsia="en-GB"/>
        </w:rPr>
        <w:drawing>
          <wp:inline distT="0" distB="0" distL="0" distR="0">
            <wp:extent cx="4740761" cy="4828074"/>
            <wp:effectExtent l="0" t="19050" r="78889" b="48726"/>
            <wp:docPr id="3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3" cstate="print"/>
                    <a:srcRect/>
                    <a:stretch>
                      <a:fillRect/>
                    </a:stretch>
                  </pic:blipFill>
                  <pic:spPr bwMode="auto">
                    <a:xfrm>
                      <a:off x="0" y="0"/>
                      <a:ext cx="4742242" cy="482958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F57AD" w:rsidRPr="005B53FA" w:rsidRDefault="005B53FA" w:rsidP="002D56FA">
      <w:pPr>
        <w:jc w:val="both"/>
      </w:pPr>
      <w:r>
        <w:t xml:space="preserve"> </w:t>
      </w:r>
    </w:p>
    <w:p w:rsidR="00256DC0" w:rsidRDefault="00F16639" w:rsidP="002D56FA">
      <w:pPr>
        <w:jc w:val="both"/>
      </w:pPr>
      <w:r>
        <w:t xml:space="preserve">Click "OK" to start loading the </w:t>
      </w:r>
      <w:r w:rsidR="004436CB">
        <w:t>edge</w:t>
      </w:r>
      <w:r>
        <w:t>.</w:t>
      </w:r>
    </w:p>
    <w:p w:rsidR="005D191B" w:rsidRDefault="005D191B">
      <w:pPr>
        <w:spacing w:after="0" w:line="240" w:lineRule="auto"/>
      </w:pPr>
      <w:r>
        <w:br w:type="page"/>
      </w:r>
    </w:p>
    <w:p w:rsidR="001F5B92" w:rsidRDefault="001F5B92" w:rsidP="001F5B92">
      <w:pPr>
        <w:jc w:val="both"/>
      </w:pPr>
      <w:r>
        <w:lastRenderedPageBreak/>
        <w:t>Next we want to add the node details.  Go to File &gt; Import &gt; Table &gt; File, and select the node file (nodes.txt)</w:t>
      </w:r>
      <w:r w:rsidR="00466476">
        <w:t xml:space="preserve">. </w:t>
      </w:r>
      <w:r w:rsidR="00246397">
        <w:t xml:space="preserve">Again, select the "Show Text File </w:t>
      </w:r>
      <w:r w:rsidR="006D304C">
        <w:t xml:space="preserve">Import </w:t>
      </w:r>
      <w:r w:rsidR="00246397">
        <w:t>Options" check box and deselect "Space" as a delimiter. Then under "Column Names" select the "Transfer the first line as column names</w:t>
      </w:r>
      <w:r w:rsidR="006D304C">
        <w:t>" check box, and click "OK" to load the data.</w:t>
      </w:r>
    </w:p>
    <w:p w:rsidR="00251806" w:rsidRDefault="00251806" w:rsidP="001F5B92">
      <w:pPr>
        <w:jc w:val="both"/>
      </w:pPr>
    </w:p>
    <w:p w:rsidR="00251806" w:rsidRDefault="00E46E32" w:rsidP="00E46E32">
      <w:pPr>
        <w:jc w:val="center"/>
      </w:pPr>
      <w:r>
        <w:rPr>
          <w:noProof/>
          <w:lang w:val="en-GB" w:eastAsia="en-GB"/>
        </w:rPr>
        <w:drawing>
          <wp:inline distT="0" distB="0" distL="0" distR="0">
            <wp:extent cx="4815045" cy="4865673"/>
            <wp:effectExtent l="0" t="19050" r="80805" b="49227"/>
            <wp:docPr id="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4" cstate="print"/>
                    <a:srcRect/>
                    <a:stretch>
                      <a:fillRect/>
                    </a:stretch>
                  </pic:blipFill>
                  <pic:spPr bwMode="auto">
                    <a:xfrm>
                      <a:off x="0" y="0"/>
                      <a:ext cx="4816424" cy="486706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765A7" w:rsidRDefault="007765A7">
      <w:pPr>
        <w:spacing w:after="0" w:line="240" w:lineRule="auto"/>
      </w:pPr>
      <w:r>
        <w:br w:type="page"/>
      </w:r>
    </w:p>
    <w:p w:rsidR="007765A7" w:rsidRDefault="00B358A2" w:rsidP="002D56FA">
      <w:pPr>
        <w:jc w:val="both"/>
      </w:pPr>
      <w:r>
        <w:lastRenderedPageBreak/>
        <w:t>You should now have something like this</w:t>
      </w:r>
      <w:r w:rsidR="004E66B3">
        <w:t xml:space="preserve"> after maximizing the edges.txt frame</w:t>
      </w:r>
      <w:r>
        <w:t>:</w:t>
      </w:r>
    </w:p>
    <w:p w:rsidR="00B358A2" w:rsidRDefault="00B358A2" w:rsidP="002D56FA">
      <w:pPr>
        <w:jc w:val="both"/>
      </w:pPr>
    </w:p>
    <w:p w:rsidR="00B358A2" w:rsidRPr="00477A62" w:rsidRDefault="004E66B3" w:rsidP="00B358A2">
      <w:pPr>
        <w:jc w:val="center"/>
      </w:pPr>
      <w:r>
        <w:rPr>
          <w:noProof/>
          <w:lang w:val="en-GB" w:eastAsia="en-GB"/>
        </w:rPr>
        <w:drawing>
          <wp:inline distT="0" distB="0" distL="0" distR="0">
            <wp:extent cx="5453755" cy="3295924"/>
            <wp:effectExtent l="0" t="19050" r="70745" b="56876"/>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5" cstate="print"/>
                    <a:srcRect/>
                    <a:stretch>
                      <a:fillRect/>
                    </a:stretch>
                  </pic:blipFill>
                  <pic:spPr bwMode="auto">
                    <a:xfrm>
                      <a:off x="0" y="0"/>
                      <a:ext cx="5458177" cy="32985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358A2" w:rsidRDefault="00B358A2">
      <w:pPr>
        <w:spacing w:after="0" w:line="240" w:lineRule="auto"/>
      </w:pPr>
    </w:p>
    <w:p w:rsidR="00B358A2" w:rsidRDefault="00C149D9" w:rsidP="001B5DAF">
      <w:pPr>
        <w:jc w:val="both"/>
      </w:pPr>
      <w:proofErr w:type="gramStart"/>
      <w:r>
        <w:t>Not very meaningful so far</w:t>
      </w:r>
      <w:r w:rsidR="004E66B3">
        <w:t>?</w:t>
      </w:r>
      <w:proofErr w:type="gramEnd"/>
      <w:r>
        <w:t xml:space="preserve"> </w:t>
      </w:r>
      <w:r w:rsidR="00A90F4F">
        <w:t xml:space="preserve">We will </w:t>
      </w:r>
      <w:r w:rsidR="00481E25">
        <w:t>try to</w:t>
      </w:r>
      <w:r w:rsidR="00A90F4F">
        <w:t xml:space="preserve"> make it better by adding some color annotations. </w:t>
      </w:r>
      <w:r w:rsidR="00BF6804">
        <w:t xml:space="preserve">Go to the "Control Panel" In the </w:t>
      </w:r>
      <w:r w:rsidR="00F47469">
        <w:t xml:space="preserve">upper left corner and </w:t>
      </w:r>
      <w:r w:rsidR="00BF6804">
        <w:t xml:space="preserve">select the </w:t>
      </w:r>
      <w:proofErr w:type="spellStart"/>
      <w:r w:rsidR="00F47469">
        <w:t>VizMapper</w:t>
      </w:r>
      <w:proofErr w:type="spellEnd"/>
      <w:r w:rsidR="00F47469">
        <w:t xml:space="preserve"> tab. To color code the nodes based on the type, i.e., peptide or protein, </w:t>
      </w:r>
      <w:r w:rsidR="00966440">
        <w:t xml:space="preserve">double click the "Node </w:t>
      </w:r>
      <w:r w:rsidR="00344FB3">
        <w:t xml:space="preserve">Fill Color" option. Select "type" at "Please select a value" and </w:t>
      </w:r>
      <w:r w:rsidR="00302C97">
        <w:t xml:space="preserve">"Discrete Mapping" as the "Mapping Type". </w:t>
      </w:r>
      <w:r w:rsidR="003E5A45">
        <w:t>Choose a blue color for the peptides and a red color for the proteins:</w:t>
      </w:r>
    </w:p>
    <w:p w:rsidR="00A3563E" w:rsidRPr="00A3563E" w:rsidRDefault="00A3563E" w:rsidP="001B5DAF">
      <w:pPr>
        <w:jc w:val="both"/>
        <w:rPr>
          <w:sz w:val="4"/>
        </w:rPr>
      </w:pPr>
    </w:p>
    <w:p w:rsidR="00A3563E" w:rsidRDefault="00A3563E" w:rsidP="00A3563E">
      <w:pPr>
        <w:jc w:val="center"/>
      </w:pPr>
      <w:r>
        <w:rPr>
          <w:noProof/>
          <w:lang w:val="en-GB" w:eastAsia="en-GB"/>
        </w:rPr>
        <w:drawing>
          <wp:inline distT="0" distB="0" distL="0" distR="0">
            <wp:extent cx="2501331" cy="920636"/>
            <wp:effectExtent l="57150" t="19050" r="108519" b="69964"/>
            <wp:docPr id="3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6" cstate="print"/>
                    <a:srcRect/>
                    <a:stretch>
                      <a:fillRect/>
                    </a:stretch>
                  </pic:blipFill>
                  <pic:spPr bwMode="auto">
                    <a:xfrm>
                      <a:off x="0" y="0"/>
                      <a:ext cx="2507009" cy="92272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3563E" w:rsidRDefault="00A3563E">
      <w:pPr>
        <w:spacing w:after="0" w:line="240" w:lineRule="auto"/>
      </w:pPr>
      <w:r>
        <w:br w:type="page"/>
      </w:r>
    </w:p>
    <w:p w:rsidR="00A3563E" w:rsidRDefault="00216A7C" w:rsidP="00A3563E">
      <w:r>
        <w:lastRenderedPageBreak/>
        <w:t xml:space="preserve">Next, double click "Node Label", choose "label" and </w:t>
      </w:r>
      <w:r w:rsidR="008E20AF">
        <w:t>select</w:t>
      </w:r>
      <w:r>
        <w:t xml:space="preserve"> "</w:t>
      </w:r>
      <w:proofErr w:type="spellStart"/>
      <w:r>
        <w:t>Passthrough</w:t>
      </w:r>
      <w:proofErr w:type="spellEnd"/>
      <w:r>
        <w:t xml:space="preserve"> Mapping" as the "Mappi</w:t>
      </w:r>
      <w:r w:rsidR="00F43042">
        <w:t>ng Type".</w:t>
      </w:r>
    </w:p>
    <w:p w:rsidR="00A60493" w:rsidRDefault="00A60493" w:rsidP="00A3563E">
      <w:r>
        <w:t>Now you have something like this:</w:t>
      </w:r>
    </w:p>
    <w:p w:rsidR="00A60493" w:rsidRDefault="00A60493" w:rsidP="00A3563E"/>
    <w:p w:rsidR="00A60493" w:rsidRDefault="00A60493" w:rsidP="00A60493">
      <w:pPr>
        <w:jc w:val="center"/>
      </w:pPr>
      <w:r>
        <w:rPr>
          <w:noProof/>
          <w:lang w:val="en-GB" w:eastAsia="en-GB"/>
        </w:rPr>
        <w:drawing>
          <wp:inline distT="0" distB="0" distL="0" distR="0">
            <wp:extent cx="5486400" cy="3314700"/>
            <wp:effectExtent l="0" t="19050" r="76200" b="57150"/>
            <wp:docPr id="4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7" cstate="print"/>
                    <a:srcRect/>
                    <a:stretch>
                      <a:fillRect/>
                    </a:stretch>
                  </pic:blipFill>
                  <pic:spPr bwMode="auto">
                    <a:xfrm>
                      <a:off x="0" y="0"/>
                      <a:ext cx="5486400" cy="33147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60493" w:rsidRDefault="00A60493" w:rsidP="00A60493">
      <w:pPr>
        <w:jc w:val="center"/>
      </w:pPr>
    </w:p>
    <w:p w:rsidR="00910043" w:rsidRDefault="00910043">
      <w:pPr>
        <w:spacing w:after="0" w:line="240" w:lineRule="auto"/>
      </w:pPr>
      <w:r>
        <w:br w:type="page"/>
      </w:r>
    </w:p>
    <w:p w:rsidR="00DF7E23" w:rsidRDefault="00651EDE" w:rsidP="00910043">
      <w:pPr>
        <w:jc w:val="both"/>
      </w:pPr>
      <w:r>
        <w:lastRenderedPageBreak/>
        <w:t xml:space="preserve">Better, but still not very useful. </w:t>
      </w:r>
      <w:r w:rsidR="00020DED">
        <w:t xml:space="preserve">It is </w:t>
      </w:r>
      <w:r w:rsidR="00DF7D2A">
        <w:t xml:space="preserve">now </w:t>
      </w:r>
      <w:r w:rsidR="00020DED">
        <w:t xml:space="preserve">time to make some sense out of this data. </w:t>
      </w:r>
      <w:r w:rsidR="001450CB">
        <w:t>On</w:t>
      </w:r>
      <w:r w:rsidR="00020DED">
        <w:t xml:space="preserve"> the menu at the top click the icon "Applied Preferred Layout" (number five from the right).</w:t>
      </w:r>
      <w:r w:rsidR="00DF7E23">
        <w:t xml:space="preserve"> </w:t>
      </w:r>
      <w:proofErr w:type="spellStart"/>
      <w:r w:rsidR="00DF7E23">
        <w:t>Cytoscape</w:t>
      </w:r>
      <w:proofErr w:type="spellEnd"/>
      <w:r w:rsidR="00DF7E23">
        <w:t xml:space="preserve"> will now sort the nodes in</w:t>
      </w:r>
      <w:r w:rsidR="00D26828">
        <w:t>to</w:t>
      </w:r>
      <w:r w:rsidR="00DF7E23">
        <w:t xml:space="preserve"> a more meaningful layout. When done you should get something like this:</w:t>
      </w:r>
    </w:p>
    <w:p w:rsidR="00A60493" w:rsidRDefault="00A60493" w:rsidP="00020DED">
      <w:pPr>
        <w:jc w:val="both"/>
      </w:pPr>
    </w:p>
    <w:p w:rsidR="00DF7E23" w:rsidRDefault="00DF7E23" w:rsidP="00DF7E23">
      <w:pPr>
        <w:jc w:val="center"/>
      </w:pPr>
      <w:r>
        <w:rPr>
          <w:noProof/>
          <w:lang w:val="en-GB" w:eastAsia="en-GB"/>
        </w:rPr>
        <w:drawing>
          <wp:inline distT="0" distB="0" distL="0" distR="0">
            <wp:extent cx="3066896" cy="4849164"/>
            <wp:effectExtent l="57150" t="19050" r="114454" b="84786"/>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8" cstate="print"/>
                    <a:srcRect/>
                    <a:stretch>
                      <a:fillRect/>
                    </a:stretch>
                  </pic:blipFill>
                  <pic:spPr bwMode="auto">
                    <a:xfrm>
                      <a:off x="0" y="0"/>
                      <a:ext cx="3070699" cy="4855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F7E23" w:rsidRDefault="00DF7E23" w:rsidP="00DF7E23">
      <w:pPr>
        <w:jc w:val="center"/>
      </w:pPr>
    </w:p>
    <w:p w:rsidR="00DF7E23" w:rsidRDefault="00DF7E23" w:rsidP="00DF7E23">
      <w:pPr>
        <w:jc w:val="both"/>
      </w:pPr>
      <w:r>
        <w:t>If you zoom in on the bottom area (select and click the "Zoom Selected Region" button) you will see that here you have all the "one hit wonders", i.e., proteins with only a single identified peptide.</w:t>
      </w:r>
      <w:r w:rsidR="00157175">
        <w:t xml:space="preserve"> And the further up you go the more complex the peptide to protein mappings become.</w:t>
      </w:r>
    </w:p>
    <w:p w:rsidR="00910043" w:rsidRDefault="00910043">
      <w:pPr>
        <w:spacing w:after="0" w:line="240" w:lineRule="auto"/>
      </w:pPr>
      <w:r>
        <w:br w:type="page"/>
      </w:r>
    </w:p>
    <w:p w:rsidR="007E259F" w:rsidRDefault="007E259F" w:rsidP="00910043">
      <w:pPr>
        <w:spacing w:after="0" w:line="240" w:lineRule="auto"/>
      </w:pPr>
      <w:r>
        <w:lastRenderedPageBreak/>
        <w:t xml:space="preserve">Below are two examples peptide to protein mapping graphs. </w:t>
      </w:r>
      <w:r w:rsidRPr="007E259F">
        <w:rPr>
          <w:i/>
        </w:rPr>
        <w:t>Which would you prefer and why?</w:t>
      </w:r>
      <w:r>
        <w:t xml:space="preserve"> </w:t>
      </w:r>
      <w:r w:rsidR="005A57EA" w:rsidRPr="00B2606A">
        <w:rPr>
          <w:i/>
          <w:color w:val="9BBB59" w:themeColor="accent3"/>
          <w:lang w:val="fr-FR"/>
        </w:rPr>
        <w:t>[</w:t>
      </w:r>
      <w:r w:rsidR="005A57EA" w:rsidRPr="00B2606A">
        <w:rPr>
          <w:i/>
          <w:color w:val="9BBB59" w:themeColor="accent3"/>
          <w:sz w:val="20"/>
          <w:lang w:val="fr-FR"/>
        </w:rPr>
        <w:t>1.4</w:t>
      </w:r>
      <w:r w:rsidR="005A57EA">
        <w:rPr>
          <w:i/>
          <w:color w:val="9BBB59" w:themeColor="accent3"/>
          <w:sz w:val="20"/>
          <w:lang w:val="fr-FR"/>
        </w:rPr>
        <w:t>w</w:t>
      </w:r>
      <w:r w:rsidR="005A57EA" w:rsidRPr="00B2606A">
        <w:rPr>
          <w:i/>
          <w:color w:val="9BBB59" w:themeColor="accent3"/>
          <w:sz w:val="20"/>
          <w:lang w:val="fr-FR"/>
        </w:rPr>
        <w:t>]</w:t>
      </w:r>
    </w:p>
    <w:p w:rsidR="007E259F" w:rsidRDefault="007E259F" w:rsidP="007E259F">
      <w:pPr>
        <w:jc w:val="center"/>
      </w:pPr>
    </w:p>
    <w:p w:rsidR="007E259F" w:rsidRDefault="007E259F" w:rsidP="007E259F">
      <w:pPr>
        <w:jc w:val="center"/>
      </w:pPr>
      <w:r>
        <w:rPr>
          <w:noProof/>
          <w:lang w:val="en-GB" w:eastAsia="en-GB"/>
        </w:rPr>
        <w:drawing>
          <wp:inline distT="0" distB="0" distL="0" distR="0">
            <wp:extent cx="2513231" cy="2424886"/>
            <wp:effectExtent l="19050" t="0" r="136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9" cstate="print"/>
                    <a:srcRect/>
                    <a:stretch>
                      <a:fillRect/>
                    </a:stretch>
                  </pic:blipFill>
                  <pic:spPr bwMode="auto">
                    <a:xfrm>
                      <a:off x="0" y="0"/>
                      <a:ext cx="2511387" cy="2423107"/>
                    </a:xfrm>
                    <a:prstGeom prst="rect">
                      <a:avLst/>
                    </a:prstGeom>
                    <a:noFill/>
                    <a:ln w="9525">
                      <a:noFill/>
                      <a:miter lim="800000"/>
                      <a:headEnd/>
                      <a:tailEnd/>
                    </a:ln>
                  </pic:spPr>
                </pic:pic>
              </a:graphicData>
            </a:graphic>
          </wp:inline>
        </w:drawing>
      </w:r>
      <w:r>
        <w:t xml:space="preserve">               </w:t>
      </w:r>
      <w:r>
        <w:rPr>
          <w:noProof/>
          <w:lang w:val="en-GB" w:eastAsia="en-GB"/>
        </w:rPr>
        <w:drawing>
          <wp:inline distT="0" distB="0" distL="0" distR="0">
            <wp:extent cx="2390766" cy="2747673"/>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50" cstate="print"/>
                    <a:srcRect/>
                    <a:stretch>
                      <a:fillRect/>
                    </a:stretch>
                  </pic:blipFill>
                  <pic:spPr bwMode="auto">
                    <a:xfrm>
                      <a:off x="0" y="0"/>
                      <a:ext cx="2392934" cy="2750164"/>
                    </a:xfrm>
                    <a:prstGeom prst="rect">
                      <a:avLst/>
                    </a:prstGeom>
                    <a:noFill/>
                    <a:ln w="9525">
                      <a:noFill/>
                      <a:miter lim="800000"/>
                      <a:headEnd/>
                      <a:tailEnd/>
                    </a:ln>
                  </pic:spPr>
                </pic:pic>
              </a:graphicData>
            </a:graphic>
          </wp:inline>
        </w:drawing>
      </w:r>
    </w:p>
    <w:p w:rsidR="00A3563E" w:rsidRDefault="00A3563E" w:rsidP="00A3563E">
      <w:pPr>
        <w:jc w:val="cente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4E7B5A"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4E7B5A" w:rsidP="00901F81">
      <w:pPr>
        <w:ind w:left="567" w:hanging="425"/>
      </w:pPr>
      <w:r w:rsidRPr="001817A1">
        <w:fldChar w:fldCharType="end"/>
      </w:r>
    </w:p>
    <w:sectPr w:rsidR="002C4A56" w:rsidRPr="001817A1" w:rsidSect="00005785">
      <w:headerReference w:type="default" r:id="rId51"/>
      <w:footerReference w:type="default" r:id="rId5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1220" w:rsidRDefault="00D01220" w:rsidP="00C22471">
      <w:pPr>
        <w:spacing w:after="0" w:line="240" w:lineRule="auto"/>
      </w:pPr>
      <w:r>
        <w:separator/>
      </w:r>
    </w:p>
  </w:endnote>
  <w:endnote w:type="continuationSeparator" w:id="0">
    <w:p w:rsidR="00D01220" w:rsidRDefault="00D01220"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4E7B5A" w:rsidRPr="00EE5E45">
      <w:rPr>
        <w:b/>
      </w:rPr>
      <w:fldChar w:fldCharType="begin"/>
    </w:r>
    <w:r w:rsidR="006A2D05" w:rsidRPr="00EE5E45">
      <w:rPr>
        <w:b/>
      </w:rPr>
      <w:instrText xml:space="preserve"> PAGE </w:instrText>
    </w:r>
    <w:r w:rsidR="004E7B5A" w:rsidRPr="00EE5E45">
      <w:rPr>
        <w:b/>
      </w:rPr>
      <w:fldChar w:fldCharType="separate"/>
    </w:r>
    <w:r w:rsidR="00F847EE">
      <w:rPr>
        <w:b/>
        <w:noProof/>
      </w:rPr>
      <w:t>7</w:t>
    </w:r>
    <w:r w:rsidR="004E7B5A" w:rsidRPr="00EE5E45">
      <w:rPr>
        <w:b/>
      </w:rPr>
      <w:fldChar w:fldCharType="end"/>
    </w:r>
    <w:r w:rsidR="006A2D05" w:rsidRPr="00EE5E45">
      <w:t xml:space="preserve"> of </w:t>
    </w:r>
    <w:r w:rsidR="004E7B5A" w:rsidRPr="00EE5E45">
      <w:rPr>
        <w:b/>
      </w:rPr>
      <w:fldChar w:fldCharType="begin"/>
    </w:r>
    <w:r w:rsidR="006A2D05" w:rsidRPr="00EE5E45">
      <w:rPr>
        <w:b/>
      </w:rPr>
      <w:instrText xml:space="preserve"> NUMPAGES  </w:instrText>
    </w:r>
    <w:r w:rsidR="004E7B5A" w:rsidRPr="00EE5E45">
      <w:rPr>
        <w:b/>
      </w:rPr>
      <w:fldChar w:fldCharType="separate"/>
    </w:r>
    <w:r w:rsidR="00F847EE">
      <w:rPr>
        <w:b/>
        <w:noProof/>
      </w:rPr>
      <w:t>37</w:t>
    </w:r>
    <w:r w:rsidR="004E7B5A"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1220" w:rsidRDefault="00D01220" w:rsidP="00C22471">
      <w:pPr>
        <w:spacing w:after="0" w:line="240" w:lineRule="auto"/>
      </w:pPr>
      <w:r>
        <w:separator/>
      </w:r>
    </w:p>
  </w:footnote>
  <w:footnote w:type="continuationSeparator" w:id="0">
    <w:p w:rsidR="00D01220" w:rsidRDefault="00D01220"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0757D"/>
    <w:rsid w:val="00011997"/>
    <w:rsid w:val="00012C34"/>
    <w:rsid w:val="00012ED1"/>
    <w:rsid w:val="00013C0F"/>
    <w:rsid w:val="00013E46"/>
    <w:rsid w:val="00014CF7"/>
    <w:rsid w:val="000174A6"/>
    <w:rsid w:val="00020DED"/>
    <w:rsid w:val="0002149A"/>
    <w:rsid w:val="000238A9"/>
    <w:rsid w:val="00025484"/>
    <w:rsid w:val="00025CE2"/>
    <w:rsid w:val="000276A6"/>
    <w:rsid w:val="00031C19"/>
    <w:rsid w:val="00032559"/>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33E0"/>
    <w:rsid w:val="000C4EA4"/>
    <w:rsid w:val="000C55B8"/>
    <w:rsid w:val="000D00BB"/>
    <w:rsid w:val="000D1B17"/>
    <w:rsid w:val="000D218B"/>
    <w:rsid w:val="000D2CFC"/>
    <w:rsid w:val="000D3BAD"/>
    <w:rsid w:val="000D40F8"/>
    <w:rsid w:val="000D43E8"/>
    <w:rsid w:val="000D4516"/>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2E11"/>
    <w:rsid w:val="001440BE"/>
    <w:rsid w:val="001450CB"/>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53C9"/>
    <w:rsid w:val="001A6B16"/>
    <w:rsid w:val="001B0072"/>
    <w:rsid w:val="001B042E"/>
    <w:rsid w:val="001B1075"/>
    <w:rsid w:val="001B2871"/>
    <w:rsid w:val="001B5DAF"/>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38F"/>
    <w:rsid w:val="002A476A"/>
    <w:rsid w:val="002A4DCA"/>
    <w:rsid w:val="002A5891"/>
    <w:rsid w:val="002A6699"/>
    <w:rsid w:val="002A6EC2"/>
    <w:rsid w:val="002A77B9"/>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F12"/>
    <w:rsid w:val="002E6C1B"/>
    <w:rsid w:val="002E7088"/>
    <w:rsid w:val="002E74A4"/>
    <w:rsid w:val="002E79B4"/>
    <w:rsid w:val="002E7A5F"/>
    <w:rsid w:val="002F3070"/>
    <w:rsid w:val="002F36BD"/>
    <w:rsid w:val="002F3CFD"/>
    <w:rsid w:val="002F4017"/>
    <w:rsid w:val="002F4902"/>
    <w:rsid w:val="002F4F10"/>
    <w:rsid w:val="002F5F16"/>
    <w:rsid w:val="002F694C"/>
    <w:rsid w:val="002F6D98"/>
    <w:rsid w:val="002F7814"/>
    <w:rsid w:val="003000E2"/>
    <w:rsid w:val="00300401"/>
    <w:rsid w:val="00302C97"/>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3CA9"/>
    <w:rsid w:val="003375DD"/>
    <w:rsid w:val="00337E81"/>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545F"/>
    <w:rsid w:val="004555C6"/>
    <w:rsid w:val="00456295"/>
    <w:rsid w:val="00457806"/>
    <w:rsid w:val="0046073B"/>
    <w:rsid w:val="0046346E"/>
    <w:rsid w:val="00463922"/>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0D77"/>
    <w:rsid w:val="004E1E40"/>
    <w:rsid w:val="004E217B"/>
    <w:rsid w:val="004E2FE3"/>
    <w:rsid w:val="004E308B"/>
    <w:rsid w:val="004E3E45"/>
    <w:rsid w:val="004E3F7E"/>
    <w:rsid w:val="004E411A"/>
    <w:rsid w:val="004E46A3"/>
    <w:rsid w:val="004E4CA5"/>
    <w:rsid w:val="004E653E"/>
    <w:rsid w:val="004E66B3"/>
    <w:rsid w:val="004E7B5A"/>
    <w:rsid w:val="004F1480"/>
    <w:rsid w:val="004F3C51"/>
    <w:rsid w:val="004F4B6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2CE8"/>
    <w:rsid w:val="00523402"/>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3E52"/>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5698"/>
    <w:rsid w:val="005959A4"/>
    <w:rsid w:val="00595AD5"/>
    <w:rsid w:val="0059665A"/>
    <w:rsid w:val="00597200"/>
    <w:rsid w:val="005A0DB9"/>
    <w:rsid w:val="005A114C"/>
    <w:rsid w:val="005A156E"/>
    <w:rsid w:val="005A1CD5"/>
    <w:rsid w:val="005A24EC"/>
    <w:rsid w:val="005A2919"/>
    <w:rsid w:val="005A3573"/>
    <w:rsid w:val="005A572F"/>
    <w:rsid w:val="005A57EA"/>
    <w:rsid w:val="005A69CF"/>
    <w:rsid w:val="005B0175"/>
    <w:rsid w:val="005B0331"/>
    <w:rsid w:val="005B39C7"/>
    <w:rsid w:val="005B3FC8"/>
    <w:rsid w:val="005B51E7"/>
    <w:rsid w:val="005B53FA"/>
    <w:rsid w:val="005B5BB2"/>
    <w:rsid w:val="005B6579"/>
    <w:rsid w:val="005C10AA"/>
    <w:rsid w:val="005C2175"/>
    <w:rsid w:val="005C2FCC"/>
    <w:rsid w:val="005C33C4"/>
    <w:rsid w:val="005C3FF9"/>
    <w:rsid w:val="005C57C6"/>
    <w:rsid w:val="005C5F9B"/>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1F1"/>
    <w:rsid w:val="00640D11"/>
    <w:rsid w:val="00642FF3"/>
    <w:rsid w:val="00643F52"/>
    <w:rsid w:val="006443F7"/>
    <w:rsid w:val="00645527"/>
    <w:rsid w:val="00645A9F"/>
    <w:rsid w:val="00645E7F"/>
    <w:rsid w:val="00646A93"/>
    <w:rsid w:val="00646DB1"/>
    <w:rsid w:val="00647715"/>
    <w:rsid w:val="00650B7F"/>
    <w:rsid w:val="00651201"/>
    <w:rsid w:val="0065128D"/>
    <w:rsid w:val="00651EDE"/>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42DA"/>
    <w:rsid w:val="00684705"/>
    <w:rsid w:val="00685211"/>
    <w:rsid w:val="00686ADF"/>
    <w:rsid w:val="006878BC"/>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DA7"/>
    <w:rsid w:val="006B6C60"/>
    <w:rsid w:val="006B7AD9"/>
    <w:rsid w:val="006C09DE"/>
    <w:rsid w:val="006C1DDF"/>
    <w:rsid w:val="006C4D52"/>
    <w:rsid w:val="006C5D4B"/>
    <w:rsid w:val="006C684C"/>
    <w:rsid w:val="006C6DD7"/>
    <w:rsid w:val="006C7861"/>
    <w:rsid w:val="006D1F95"/>
    <w:rsid w:val="006D304C"/>
    <w:rsid w:val="006D3106"/>
    <w:rsid w:val="006D3240"/>
    <w:rsid w:val="006D39FF"/>
    <w:rsid w:val="006D3C7F"/>
    <w:rsid w:val="006D5CBF"/>
    <w:rsid w:val="006D68F4"/>
    <w:rsid w:val="006D6EB2"/>
    <w:rsid w:val="006D6FDE"/>
    <w:rsid w:val="006D75F3"/>
    <w:rsid w:val="006D7C9B"/>
    <w:rsid w:val="006E037E"/>
    <w:rsid w:val="006E1931"/>
    <w:rsid w:val="006E5623"/>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5E3"/>
    <w:rsid w:val="0084442E"/>
    <w:rsid w:val="00846AC8"/>
    <w:rsid w:val="00847E5D"/>
    <w:rsid w:val="00851448"/>
    <w:rsid w:val="00851E62"/>
    <w:rsid w:val="00852809"/>
    <w:rsid w:val="00852CEB"/>
    <w:rsid w:val="00854886"/>
    <w:rsid w:val="00856E32"/>
    <w:rsid w:val="008573E7"/>
    <w:rsid w:val="00860339"/>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23FE"/>
    <w:rsid w:val="008C25B8"/>
    <w:rsid w:val="008C2C7B"/>
    <w:rsid w:val="008C554F"/>
    <w:rsid w:val="008C582F"/>
    <w:rsid w:val="008C5A33"/>
    <w:rsid w:val="008C6364"/>
    <w:rsid w:val="008C63F9"/>
    <w:rsid w:val="008C6510"/>
    <w:rsid w:val="008C7949"/>
    <w:rsid w:val="008C7FC9"/>
    <w:rsid w:val="008D013D"/>
    <w:rsid w:val="008D26E0"/>
    <w:rsid w:val="008D338E"/>
    <w:rsid w:val="008D3EFE"/>
    <w:rsid w:val="008D3F91"/>
    <w:rsid w:val="008D551E"/>
    <w:rsid w:val="008D5930"/>
    <w:rsid w:val="008E0EE7"/>
    <w:rsid w:val="008E0F50"/>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0043"/>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50B37"/>
    <w:rsid w:val="00951BDB"/>
    <w:rsid w:val="0095215F"/>
    <w:rsid w:val="0095366C"/>
    <w:rsid w:val="00953BBD"/>
    <w:rsid w:val="00956940"/>
    <w:rsid w:val="009572E4"/>
    <w:rsid w:val="00957699"/>
    <w:rsid w:val="00960935"/>
    <w:rsid w:val="00963E90"/>
    <w:rsid w:val="0096615E"/>
    <w:rsid w:val="00966440"/>
    <w:rsid w:val="00967AE0"/>
    <w:rsid w:val="00970008"/>
    <w:rsid w:val="009701CA"/>
    <w:rsid w:val="009709CE"/>
    <w:rsid w:val="009720A8"/>
    <w:rsid w:val="009734BE"/>
    <w:rsid w:val="00973F8C"/>
    <w:rsid w:val="00975DC6"/>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279A8"/>
    <w:rsid w:val="00A3087F"/>
    <w:rsid w:val="00A30CFC"/>
    <w:rsid w:val="00A311E6"/>
    <w:rsid w:val="00A331A9"/>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838BD"/>
    <w:rsid w:val="00A847F5"/>
    <w:rsid w:val="00A84D67"/>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42F6"/>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58A2"/>
    <w:rsid w:val="00B368DC"/>
    <w:rsid w:val="00B37A78"/>
    <w:rsid w:val="00B404C4"/>
    <w:rsid w:val="00B40A81"/>
    <w:rsid w:val="00B434B0"/>
    <w:rsid w:val="00B43C36"/>
    <w:rsid w:val="00B477F5"/>
    <w:rsid w:val="00B502A0"/>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0F8E"/>
    <w:rsid w:val="00B81021"/>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B0857"/>
    <w:rsid w:val="00BB398A"/>
    <w:rsid w:val="00BB398C"/>
    <w:rsid w:val="00BB4FFC"/>
    <w:rsid w:val="00BB72FD"/>
    <w:rsid w:val="00BB7F10"/>
    <w:rsid w:val="00BC3B38"/>
    <w:rsid w:val="00BC3FEB"/>
    <w:rsid w:val="00BC4145"/>
    <w:rsid w:val="00BC4E3D"/>
    <w:rsid w:val="00BC5812"/>
    <w:rsid w:val="00BC6054"/>
    <w:rsid w:val="00BC64F6"/>
    <w:rsid w:val="00BD02FB"/>
    <w:rsid w:val="00BD0AF5"/>
    <w:rsid w:val="00BD2553"/>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43F"/>
    <w:rsid w:val="00C44602"/>
    <w:rsid w:val="00C45EA4"/>
    <w:rsid w:val="00C460B6"/>
    <w:rsid w:val="00C461A2"/>
    <w:rsid w:val="00C473AD"/>
    <w:rsid w:val="00C505F2"/>
    <w:rsid w:val="00C50F05"/>
    <w:rsid w:val="00C515E1"/>
    <w:rsid w:val="00C5165E"/>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3E0A"/>
    <w:rsid w:val="00C9604E"/>
    <w:rsid w:val="00C97051"/>
    <w:rsid w:val="00CA0EFC"/>
    <w:rsid w:val="00CA155C"/>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54A8"/>
    <w:rsid w:val="00D15F47"/>
    <w:rsid w:val="00D172EB"/>
    <w:rsid w:val="00D1769C"/>
    <w:rsid w:val="00D239AD"/>
    <w:rsid w:val="00D26828"/>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3A7F"/>
    <w:rsid w:val="00DB533B"/>
    <w:rsid w:val="00DC280B"/>
    <w:rsid w:val="00DC352A"/>
    <w:rsid w:val="00DC4124"/>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20C3"/>
    <w:rsid w:val="00DE4DCD"/>
    <w:rsid w:val="00DE5E4A"/>
    <w:rsid w:val="00DE67F1"/>
    <w:rsid w:val="00DE76BF"/>
    <w:rsid w:val="00DF0D52"/>
    <w:rsid w:val="00DF23A7"/>
    <w:rsid w:val="00DF27A1"/>
    <w:rsid w:val="00DF3560"/>
    <w:rsid w:val="00DF3AF6"/>
    <w:rsid w:val="00DF49BC"/>
    <w:rsid w:val="00DF556C"/>
    <w:rsid w:val="00DF7D2A"/>
    <w:rsid w:val="00DF7E23"/>
    <w:rsid w:val="00E00C65"/>
    <w:rsid w:val="00E00CC5"/>
    <w:rsid w:val="00E012AD"/>
    <w:rsid w:val="00E01DAC"/>
    <w:rsid w:val="00E037CC"/>
    <w:rsid w:val="00E04D01"/>
    <w:rsid w:val="00E05155"/>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377"/>
    <w:rsid w:val="00E47596"/>
    <w:rsid w:val="00E508CB"/>
    <w:rsid w:val="00E5110C"/>
    <w:rsid w:val="00E5224A"/>
    <w:rsid w:val="00E52C0A"/>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A7F14"/>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47EE"/>
    <w:rsid w:val="00F84CFF"/>
    <w:rsid w:val="00F851D1"/>
    <w:rsid w:val="00F85B3B"/>
    <w:rsid w:val="00F86332"/>
    <w:rsid w:val="00F8661D"/>
    <w:rsid w:val="00F87000"/>
    <w:rsid w:val="00F910BC"/>
    <w:rsid w:val="00F91113"/>
    <w:rsid w:val="00F932B5"/>
    <w:rsid w:val="00F9516F"/>
    <w:rsid w:val="00F955EA"/>
    <w:rsid w:val="00F97242"/>
    <w:rsid w:val="00FA0CC7"/>
    <w:rsid w:val="00FA199F"/>
    <w:rsid w:val="00FA1D82"/>
    <w:rsid w:val="00FA5302"/>
    <w:rsid w:val="00FA5B0C"/>
    <w:rsid w:val="00FA790E"/>
    <w:rsid w:val="00FA7F14"/>
    <w:rsid w:val="00FB0AFA"/>
    <w:rsid w:val="00FB47B0"/>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4C4"/>
    <w:rsid w:val="00FF27F2"/>
    <w:rsid w:val="00FF4D5E"/>
    <w:rsid w:val="00FF57FF"/>
    <w:rsid w:val="00FF76B8"/>
    <w:rsid w:val="00FF7B8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58"/>
    <o:shapelayout v:ext="edit">
      <o:idmap v:ext="edit" data="1"/>
      <o:rules v:ext="edit">
        <o:r id="V:Rule1" type="connector" idref="#AutoShape 9"/>
        <o:r id="V:Rule2" type="connector" idref="#AutoShape 1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www.cytoscape.org"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hyperlink" Target="file:///C:\Users\hba041\My_Applications\wiki\peptide-shaker\tutorial\1%20-%20Identification\1.4%20-%20Identification%20Results\www.cytoscape.org" TargetMode="External"/><Relationship Id="rId47" Type="http://schemas.openxmlformats.org/officeDocument/2006/relationships/image" Target="media/image33.png"/><Relationship Id="rId50" Type="http://schemas.openxmlformats.org/officeDocument/2006/relationships/image" Target="media/image36.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hyperlink" Target="www.neo4j.org"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s://gephi.org" TargetMode="External"/><Relationship Id="rId45" Type="http://schemas.openxmlformats.org/officeDocument/2006/relationships/image" Target="media/image31.pn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code.google.com/p/peptide-shaker/" TargetMode="External"/><Relationship Id="rId36" Type="http://schemas.openxmlformats.org/officeDocument/2006/relationships/image" Target="media/image26.png"/><Relationship Id="rId49" Type="http://schemas.openxmlformats.org/officeDocument/2006/relationships/image" Target="media/image3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0.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peptide-shaker.googlecode.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3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7B8227-552B-4A46-974E-81C15A1D0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7</TotalTime>
  <Pages>37</Pages>
  <Words>4763</Words>
  <Characters>27150</Characters>
  <Application>Microsoft Office Word</Application>
  <DocSecurity>0</DocSecurity>
  <Lines>226</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85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588</cp:revision>
  <cp:lastPrinted>2013-10-27T20:11:00Z</cp:lastPrinted>
  <dcterms:created xsi:type="dcterms:W3CDTF">2011-09-01T10:00:00Z</dcterms:created>
  <dcterms:modified xsi:type="dcterms:W3CDTF">2013-12-18T15:09:00Z</dcterms:modified>
</cp:coreProperties>
</file>